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AEED2" w14:textId="4962FC86" w:rsidR="003F4612" w:rsidRDefault="003F4612" w:rsidP="007769F1">
      <w:pPr>
        <w:rPr>
          <w:b/>
          <w:bCs/>
        </w:rPr>
      </w:pPr>
      <w:r>
        <w:rPr>
          <w:b/>
          <w:bCs/>
        </w:rPr>
        <w:t>Female-female</w:t>
      </w:r>
      <w:r w:rsidR="0031797F">
        <w:rPr>
          <w:b/>
          <w:bCs/>
        </w:rPr>
        <w:t xml:space="preserve"> scramble competition</w:t>
      </w:r>
      <w:r>
        <w:rPr>
          <w:b/>
          <w:bCs/>
        </w:rPr>
        <w:t>, not senescence,</w:t>
      </w:r>
      <w:r w:rsidR="0031797F">
        <w:rPr>
          <w:b/>
          <w:bCs/>
        </w:rPr>
        <w:t xml:space="preserve"> </w:t>
      </w:r>
      <w:r>
        <w:rPr>
          <w:b/>
          <w:bCs/>
        </w:rPr>
        <w:t>shapes egg size variation in a long-lived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0E40E9C7"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D44528">
        <w:rPr>
          <w:lang w:val="en-GB"/>
        </w:rPr>
        <w:t>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w:t>
      </w:r>
      <w:r w:rsidRPr="0052115E">
        <w:rPr>
          <w:lang w:val="en-GB"/>
        </w:rPr>
        <w:lastRenderedPageBreak/>
        <w:t>current reproduction may exacerbate physiological and cellular damage, which might have 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748BA92D"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w:t>
      </w:r>
      <w:r w:rsidR="00D44528">
        <w:rPr>
          <w:lang w:val="en-GB"/>
        </w:rPr>
        <w:t>and a</w:t>
      </w:r>
      <w:r w:rsidRPr="003F1FF2">
        <w:rPr>
          <w:lang w:val="en-GB"/>
        </w:rPr>
        <w:t xml:space="preserve">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03DF2CBA"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w:t>
      </w:r>
      <w:r w:rsidR="00BF4A81">
        <w:rPr>
          <w:lang w:val="en-GB"/>
        </w:rPr>
        <w:t>s</w:t>
      </w:r>
      <w:r w:rsidR="00CB7D0F">
        <w:rPr>
          <w:lang w:val="en-GB"/>
        </w:rPr>
        <w:t xml:space="preserv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w:t>
      </w:r>
      <w:r w:rsidRPr="00652614">
        <w:rPr>
          <w:highlight w:val="yellow"/>
          <w:lang w:val="en-GB"/>
        </w:rPr>
        <w:t xml:space="preserve">In the rare case that the nest did not </w:t>
      </w:r>
      <w:proofErr w:type="gramStart"/>
      <w:r w:rsidRPr="00652614">
        <w:rPr>
          <w:highlight w:val="yellow"/>
          <w:lang w:val="en-GB"/>
        </w:rPr>
        <w:t>hatch</w:t>
      </w:r>
      <w:proofErr w:type="gramEnd"/>
      <w:r w:rsidRPr="00652614">
        <w:rPr>
          <w:highlight w:val="yellow"/>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2100296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sidRPr="00B45810">
        <w:rPr>
          <w:highlight w:val="yellow"/>
          <w:lang w:val="en-GB"/>
        </w:rPr>
        <w:t>Fig. 1a</w:t>
      </w:r>
      <w:r>
        <w:rPr>
          <w:lang w:val="en-GB"/>
        </w:rPr>
        <w:t>)</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lastRenderedPageBreak/>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w:t>
      </w:r>
      <w:r w:rsidRPr="00B45810">
        <w:rPr>
          <w:highlight w:val="yellow"/>
          <w:lang w:val="en-GB"/>
        </w:rPr>
        <w:t>(Fig. 1a; see Appendix S1 for detailed methods</w:t>
      </w:r>
      <w:r>
        <w:rPr>
          <w:lang w:val="en-GB"/>
        </w:rPr>
        <w:t xml:space="preserve">).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w:t>
      </w:r>
      <w:r w:rsidR="00C9462A" w:rsidRPr="00B45810">
        <w:rPr>
          <w:highlight w:val="yellow"/>
          <w:lang w:val="en-GB"/>
        </w:rPr>
        <w:t>Fig. 2</w:t>
      </w:r>
      <w:r w:rsidR="00C9462A" w:rsidRPr="006830BC">
        <w:rPr>
          <w:lang w:val="en-GB"/>
        </w:rPr>
        <w:t xml:space="preserve">)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D9CF3FE"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r w:rsidR="00B45810" w:rsidRPr="006830BC">
        <w:rPr>
          <w:lang w:val="en-GB"/>
        </w:rPr>
        <w:t>each year</w:t>
      </w:r>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w:t>
      </w:r>
      <w:r w:rsidR="008E45A4" w:rsidRPr="00B45810">
        <w:rPr>
          <w:highlight w:val="yellow"/>
          <w:lang w:val="en-GB"/>
        </w:rPr>
        <w:t>Fig. 2</w:t>
      </w:r>
      <w:r w:rsidR="008E45A4" w:rsidRPr="006830BC">
        <w:rPr>
          <w:lang w:val="en-GB"/>
        </w:rPr>
        <w:t xml:space="preserve"> for </w:t>
      </w:r>
      <w:r w:rsidR="00B45810">
        <w:rPr>
          <w:lang w:val="en-GB"/>
        </w:rPr>
        <w:t xml:space="preserve">an example of the </w:t>
      </w:r>
      <w:r w:rsidR="008E45A4" w:rsidRPr="006830BC">
        <w:rPr>
          <w:lang w:val="en-GB"/>
        </w:rPr>
        <w:t xml:space="preserve">sampling distribution). </w:t>
      </w:r>
      <w:r w:rsidR="008E45A4">
        <w:rPr>
          <w:lang w:val="en-GB"/>
        </w:rPr>
        <w:t xml:space="preserve">Following this, our sample included a mixture of females that were observed breeding once or </w:t>
      </w:r>
      <w:r w:rsidR="00B45810">
        <w:rPr>
          <w:lang w:val="en-GB"/>
        </w:rPr>
        <w:t>multiply</w:t>
      </w:r>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AF34B69"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sidRPr="0031797F">
        <w:rPr>
          <w:lang w:val="en-GB"/>
        </w:rPr>
        <w:fldChar w:fldCharType="begin" w:fldLock="1"/>
      </w:r>
      <w:r w:rsidR="00C9462A" w:rsidRPr="0031797F">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31797F">
        <w:rPr>
          <w:lang w:val="en-GB"/>
        </w:rPr>
        <w:fldChar w:fldCharType="separate"/>
      </w:r>
      <w:r w:rsidR="00C9462A" w:rsidRPr="0031797F">
        <w:rPr>
          <w:noProof/>
          <w:lang w:val="en-GB"/>
        </w:rPr>
        <w:t xml:space="preserve"> Bouwhuis et al., 2009, 2010; Schroeder et al., 2012; Herborn et al., 2016; Graham et al., 2019; Dingemanse et al., 2020</w:t>
      </w:r>
      <w:r w:rsidR="008F67FC" w:rsidRPr="0031797F">
        <w:rPr>
          <w:lang w:val="en-GB"/>
        </w:rPr>
        <w:fldChar w:fldCharType="begin" w:fldLock="1"/>
      </w:r>
      <w:r w:rsidR="008F67FC" w:rsidRPr="0031797F">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31797F">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31797F">
        <w:rPr>
          <w:lang w:val="en-GB"/>
        </w:rPr>
        <w:fldChar w:fldCharType="end"/>
      </w:r>
      <w:r w:rsidR="00C9462A" w:rsidRPr="0031797F">
        <w:rPr>
          <w:noProof/>
          <w:lang w:val="en-GB"/>
        </w:rPr>
        <w:t>)</w:t>
      </w:r>
      <w:r w:rsidR="00C9462A" w:rsidRPr="0031797F">
        <w:rPr>
          <w:lang w:val="en-GB"/>
        </w:rPr>
        <w:fldChar w:fldCharType="end"/>
      </w:r>
      <w:r w:rsidR="00C9462A" w:rsidRPr="0031797F">
        <w:rPr>
          <w:lang w:val="en-GB"/>
        </w:rPr>
        <w:t xml:space="preserve"> by fitting </w:t>
      </w:r>
      <w:r w:rsidR="00CF1C26" w:rsidRPr="0031797F">
        <w:rPr>
          <w:lang w:val="en-GB"/>
        </w:rPr>
        <w:t xml:space="preserve">a </w:t>
      </w:r>
      <w:r w:rsidR="00C9462A" w:rsidRPr="0031797F">
        <w:rPr>
          <w:lang w:val="en-GB"/>
        </w:rPr>
        <w:t xml:space="preserve">quadratic </w:t>
      </w:r>
      <w:r w:rsidR="008F67FC" w:rsidRPr="0031797F">
        <w:rPr>
          <w:lang w:val="en-GB"/>
        </w:rPr>
        <w:t>functio</w:t>
      </w:r>
      <w:r w:rsidR="00CF1C26" w:rsidRPr="0031797F">
        <w:rPr>
          <w:lang w:val="en-GB"/>
        </w:rPr>
        <w:t>n</w:t>
      </w:r>
      <w:r w:rsidR="008F67FC" w:rsidRPr="0031797F">
        <w:rPr>
          <w:lang w:val="en-GB"/>
        </w:rPr>
        <w:t xml:space="preserve"> of </w:t>
      </w:r>
      <w:r w:rsidR="00C9462A" w:rsidRPr="0031797F">
        <w:rPr>
          <w:lang w:val="en-GB"/>
        </w:rPr>
        <w:t xml:space="preserve">age to model </w:t>
      </w:r>
      <w:r w:rsidR="00CF1C26" w:rsidRPr="0031797F">
        <w:rPr>
          <w:lang w:val="en-GB"/>
        </w:rPr>
        <w:t xml:space="preserve">age-specific </w:t>
      </w:r>
      <w:r w:rsidR="00C9462A" w:rsidRPr="0031797F">
        <w:rPr>
          <w:lang w:val="en-GB"/>
        </w:rPr>
        <w:t xml:space="preserve">trends in egg volume. </w:t>
      </w:r>
      <w:r w:rsidR="008F67FC" w:rsidRPr="0031797F">
        <w:rPr>
          <w:lang w:val="en-GB"/>
        </w:rPr>
        <w:t>Th</w:t>
      </w:r>
      <w:r w:rsidR="00DA7A04" w:rsidRPr="0031797F">
        <w:rPr>
          <w:lang w:val="en-GB"/>
        </w:rPr>
        <w:t>is</w:t>
      </w:r>
      <w:r w:rsidR="008F67FC" w:rsidRPr="0031797F">
        <w:rPr>
          <w:lang w:val="en-GB"/>
        </w:rPr>
        <w:t xml:space="preserve"> model</w:t>
      </w:r>
      <w:r w:rsidR="00C9462A" w:rsidRPr="0031797F">
        <w:rPr>
          <w:lang w:val="en-GB"/>
        </w:rPr>
        <w:t xml:space="preserve"> controlled for selective appearance and disappearance of females differing in average egg volume by fitting ‘first observed age’ and ‘last observed age’ as fixed effects – </w:t>
      </w:r>
      <w:r w:rsidR="008F67FC" w:rsidRPr="0031797F">
        <w:rPr>
          <w:lang w:val="en-GB"/>
        </w:rPr>
        <w:t>a method that</w:t>
      </w:r>
      <w:r w:rsidR="00C9462A" w:rsidRPr="0031797F">
        <w:rPr>
          <w:lang w:val="en-GB"/>
        </w:rPr>
        <w:t xml:space="preserve"> </w:t>
      </w:r>
      <w:r w:rsidR="00745246" w:rsidRPr="0031797F">
        <w:rPr>
          <w:lang w:val="en-GB"/>
        </w:rPr>
        <w:t>estimates</w:t>
      </w:r>
      <w:r w:rsidR="00C9462A" w:rsidRPr="0031797F">
        <w:rPr>
          <w:lang w:val="en-GB"/>
        </w:rPr>
        <w:t xml:space="preserve"> between-individual age effects introduced by selective disappearance and appearance </w:t>
      </w:r>
      <w:r w:rsidR="00C9462A" w:rsidRPr="0031797F">
        <w:rPr>
          <w:lang w:val="en-GB"/>
        </w:rPr>
        <w:fldChar w:fldCharType="begin" w:fldLock="1"/>
      </w:r>
      <w:r w:rsidR="00C9462A" w:rsidRPr="0031797F">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31797F">
        <w:rPr>
          <w:lang w:val="en-GB"/>
        </w:rPr>
        <w:fldChar w:fldCharType="separate"/>
      </w:r>
      <w:r w:rsidR="00C9462A" w:rsidRPr="0031797F">
        <w:rPr>
          <w:noProof/>
          <w:lang w:val="en-GB"/>
        </w:rPr>
        <w:t>(van de Pol &amp; Verhulst, 2006; Dingemanse et al., 2020)</w:t>
      </w:r>
      <w:r w:rsidR="00C9462A" w:rsidRPr="0031797F">
        <w:rPr>
          <w:lang w:val="en-GB"/>
        </w:rPr>
        <w:fldChar w:fldCharType="end"/>
      </w:r>
      <w:r w:rsidR="00C9462A" w:rsidRPr="0031797F">
        <w:rPr>
          <w:lang w:val="en-GB"/>
        </w:rPr>
        <w:t xml:space="preserve">. </w:t>
      </w:r>
      <w:r w:rsidR="00CF1C26" w:rsidRPr="0031797F">
        <w:rPr>
          <w:lang w:val="en-GB"/>
        </w:rPr>
        <w:t xml:space="preserve">We modelled </w:t>
      </w:r>
      <w:r w:rsidR="00745246" w:rsidRPr="0031797F">
        <w:rPr>
          <w:lang w:val="en-GB"/>
        </w:rPr>
        <w:t xml:space="preserve">within-individual </w:t>
      </w:r>
      <w:r w:rsidR="00CF1C26" w:rsidRPr="0031797F">
        <w:rPr>
          <w:lang w:val="en-GB"/>
        </w:rPr>
        <w:t xml:space="preserve">age effects on egg volume by fitting a univariate mixed-effect model, </w:t>
      </w:r>
      <w:r w:rsidR="00566330" w:rsidRPr="0031797F">
        <w:rPr>
          <w:lang w:val="en-GB"/>
        </w:rPr>
        <w:t>that</w:t>
      </w:r>
      <w:r w:rsidR="00CF1C26" w:rsidRPr="0031797F">
        <w:rPr>
          <w:lang w:val="en-GB"/>
        </w:rPr>
        <w:t xml:space="preserve"> included</w:t>
      </w:r>
      <w:r w:rsidR="00745246" w:rsidRPr="0031797F">
        <w:rPr>
          <w:lang w:val="en-GB"/>
        </w:rPr>
        <w:t xml:space="preserve"> linear and quadratic forms of a within-group deviation score for age</w:t>
      </w:r>
      <w:r w:rsidR="00DC3640" w:rsidRPr="0031797F">
        <w:rPr>
          <w:lang w:val="en-GB"/>
        </w:rPr>
        <w:t xml:space="preserve"> (henceforth ‘age-deviance’)</w:t>
      </w:r>
      <w:r w:rsidR="00745246" w:rsidRPr="0031797F">
        <w:rPr>
          <w:lang w:val="en-GB"/>
        </w:rPr>
        <w:t xml:space="preserve">, calculated </w:t>
      </w:r>
      <w:r w:rsidR="00DC3640" w:rsidRPr="0031797F">
        <w:rPr>
          <w:lang w:val="en-GB"/>
        </w:rPr>
        <w:t xml:space="preserve">for individual </w:t>
      </w:r>
      <w:proofErr w:type="spellStart"/>
      <w:r w:rsidR="00DC3640" w:rsidRPr="0031797F">
        <w:rPr>
          <w:i/>
          <w:iCs/>
          <w:lang w:val="en-GB"/>
        </w:rPr>
        <w:t>i</w:t>
      </w:r>
      <w:proofErr w:type="spellEnd"/>
      <w:r w:rsidR="00DC3640" w:rsidRPr="0031797F">
        <w:rPr>
          <w:lang w:val="en-GB"/>
        </w:rPr>
        <w:t xml:space="preserve"> at age </w:t>
      </w:r>
      <w:r w:rsidR="00DC3640" w:rsidRPr="0031797F">
        <w:rPr>
          <w:i/>
          <w:iCs/>
          <w:lang w:val="en-GB"/>
        </w:rPr>
        <w:t xml:space="preserve">j </w:t>
      </w:r>
      <w:r w:rsidR="00745246" w:rsidRPr="0031797F">
        <w:rPr>
          <w:lang w:val="en-GB"/>
        </w:rPr>
        <w:t>as</w:t>
      </w:r>
      <w:r w:rsidR="00DC3640" w:rsidRPr="0031797F">
        <w:rPr>
          <w:lang w:val="en-GB"/>
        </w:rPr>
        <w:t>:</w:t>
      </w:r>
      <w:r w:rsidR="00745246" w:rsidRPr="0031797F">
        <w:rPr>
          <w:lang w:val="en-GB"/>
        </w:rPr>
        <w:t xml:space="preserve"> </w:t>
      </w:r>
      <w:proofErr w:type="spellStart"/>
      <w:r w:rsidR="00DC3640" w:rsidRPr="0031797F">
        <w:rPr>
          <w:i/>
          <w:iCs/>
          <w:lang w:val="en-GB"/>
        </w:rPr>
        <w:t>age</w:t>
      </w:r>
      <w:r w:rsidR="00DC3640" w:rsidRPr="0031797F">
        <w:rPr>
          <w:i/>
          <w:iCs/>
          <w:vertAlign w:val="subscript"/>
          <w:lang w:val="en-GB"/>
        </w:rPr>
        <w:t>ij</w:t>
      </w:r>
      <w:proofErr w:type="spellEnd"/>
      <w:r w:rsidR="00DC3640" w:rsidRPr="0031797F">
        <w:rPr>
          <w:lang w:val="en-GB"/>
        </w:rPr>
        <w:t xml:space="preserve"> – (</w:t>
      </w:r>
      <w:r w:rsidR="00DC3640" w:rsidRPr="0031797F">
        <w:rPr>
          <w:i/>
          <w:iCs/>
          <w:lang w:val="en-GB"/>
        </w:rPr>
        <w:t>first observed age</w:t>
      </w:r>
      <w:r w:rsidR="00DC3640" w:rsidRPr="0031797F">
        <w:rPr>
          <w:lang w:val="en-GB"/>
        </w:rPr>
        <w:t>)</w:t>
      </w:r>
      <w:r w:rsidR="00DD7EDA" w:rsidRPr="0031797F">
        <w:rPr>
          <w:i/>
          <w:iCs/>
          <w:vertAlign w:val="subscript"/>
          <w:lang w:val="en-GB"/>
        </w:rPr>
        <w:t xml:space="preserve">I </w:t>
      </w:r>
      <w:r w:rsidR="00333CC6" w:rsidRPr="0031797F">
        <w:rPr>
          <w:lang w:val="en-GB"/>
        </w:rPr>
        <w:t>(</w:t>
      </w:r>
      <w:r w:rsidR="00333CC6" w:rsidRPr="0031797F">
        <w:rPr>
          <w:rFonts w:ascii="Calibri" w:hAnsi="Calibri" w:cs="Calibri"/>
        </w:rPr>
        <w:t>{Snijders:2011wt, vandePol:2015eh}</w:t>
      </w:r>
      <w:r w:rsidR="00333CC6" w:rsidRPr="0031797F">
        <w:rPr>
          <w:rFonts w:ascii="Calibri" w:hAnsi="Calibri" w:cs="Calibri"/>
        </w:rPr>
        <w:t>)</w:t>
      </w:r>
      <w:r w:rsidR="00333CC6" w:rsidRPr="0031797F">
        <w:rPr>
          <w:lang w:val="en-GB"/>
        </w:rPr>
        <w:fldChar w:fldCharType="begin"/>
      </w:r>
      <w:r w:rsidR="00333CC6" w:rsidRPr="0031797F">
        <w:rPr>
          <w:lang w:val="en-GB"/>
        </w:rPr>
        <w:instrText xml:space="preserve"> ADDIN PAPERS2_CITATIONS &lt;citation&gt;&lt;priority&gt;0&lt;/priority&gt;&lt;uuid&gt;76B62DBF-BDC6-4E1B-A628-7AC0319A50FD&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1507171200000000222000&lt;/publication_date&gt;&lt;uuid&gt;CB0CE938-8D97-4A1E-A376-1A4E86CEF2FC&lt;/uuid&gt;&lt;type&gt;400&lt;/type&gt;&lt;number&gt;5&lt;/number&gt;&lt;citekey&gt;vandePol:2015eh&lt;/citekey&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333CC6" w:rsidRPr="0031797F">
        <w:rPr>
          <w:lang w:val="en-GB"/>
        </w:rPr>
        <w:fldChar w:fldCharType="separate"/>
      </w:r>
      <w:r w:rsidR="00333CC6" w:rsidRPr="0031797F">
        <w:rPr>
          <w:lang w:val="en-GB"/>
        </w:rPr>
        <w:fldChar w:fldCharType="end"/>
      </w:r>
      <w:r w:rsidR="00DC3640" w:rsidRPr="0031797F">
        <w:rPr>
          <w:lang w:val="en-GB"/>
        </w:rPr>
        <w:t xml:space="preserve">. </w:t>
      </w:r>
      <w:r w:rsidR="001E10D3" w:rsidRPr="0031797F">
        <w:rPr>
          <w:lang w:val="en-GB"/>
        </w:rPr>
        <w:t xml:space="preserve">Tarsus length was </w:t>
      </w:r>
      <w:r w:rsidR="00DC3640" w:rsidRPr="0031797F">
        <w:rPr>
          <w:lang w:val="en-GB"/>
        </w:rPr>
        <w:t>also included</w:t>
      </w:r>
      <w:r w:rsidR="00DC3640">
        <w:rPr>
          <w:lang w:val="en-GB"/>
        </w:rPr>
        <w:t xml:space="preserve"> as a fixed effect </w:t>
      </w:r>
      <w:r w:rsidR="001E10D3">
        <w:rPr>
          <w:lang w:val="en-GB"/>
        </w:rPr>
        <w:t xml:space="preserve">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over life and that </w:t>
      </w:r>
      <w:r w:rsidR="00FE0D35">
        <w:rPr>
          <w:lang w:val="en-GB"/>
        </w:rPr>
        <w:t xml:space="preserve">any </w:t>
      </w:r>
      <w:r w:rsidR="001E10D3">
        <w:rPr>
          <w:lang w:val="en-GB"/>
        </w:rPr>
        <w:t>variation i</w:t>
      </w:r>
      <w:r w:rsidR="00AC222A">
        <w:rPr>
          <w:lang w:val="en-GB"/>
        </w:rPr>
        <w:t xml:space="preserve">n this trait </w:t>
      </w:r>
      <w:r w:rsidR="00FE0D35">
        <w:rPr>
          <w:lang w:val="en-GB"/>
        </w:rPr>
        <w:t>wa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lastRenderedPageBreak/>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p>
    <w:p w14:paraId="7BF0D042" w14:textId="60727FB7" w:rsidR="00C83506" w:rsidRDefault="00C83506" w:rsidP="00267F18">
      <w:pPr>
        <w:jc w:val="both"/>
        <w:rPr>
          <w:lang w:val="en-GB"/>
        </w:rPr>
      </w:pPr>
    </w:p>
    <w:p w14:paraId="239A868B" w14:textId="5B6B0681"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w:t>
      </w:r>
      <w:r w:rsidR="002600AB">
        <w:rPr>
          <w:lang w:val="en-GB"/>
        </w:rPr>
        <w:t>s</w:t>
      </w:r>
      <w:r>
        <w:rPr>
          <w:lang w:val="en-GB"/>
        </w:rPr>
        <w:t xml:space="preserve">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249F766F"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9494F">
        <w:rPr>
          <w:lang w:val="en-GB"/>
        </w:rPr>
        <w:t>used the same nest-level sample as the model of polyandry potential 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w:t>
      </w:r>
      <w:r w:rsidR="0039494F">
        <w:rPr>
          <w:lang w:val="en-GB"/>
        </w:rPr>
        <w:t xml:space="preserve">how the recruitment status of an individual influenced breeding phenology, we excluded 2006 as this was the first year of our study when all birds were first individually marked – </w:t>
      </w:r>
      <w:r w:rsidR="00CE333D">
        <w:rPr>
          <w:lang w:val="en-GB"/>
        </w:rPr>
        <w:t xml:space="preserve">resulting in </w:t>
      </w:r>
      <w:r w:rsidR="0039494F">
        <w:rPr>
          <w:lang w:val="en-GB"/>
        </w:rPr>
        <w:t>567 nests from 375 females.</w:t>
      </w:r>
      <w:r w:rsidR="00566330">
        <w:rPr>
          <w:lang w:val="en-GB"/>
        </w:rPr>
        <w:t xml:space="preserve"> Modelling the age effects of </w:t>
      </w:r>
      <w:r w:rsidR="0039494F">
        <w:rPr>
          <w:lang w:val="en-GB"/>
        </w:rPr>
        <w:t xml:space="preserve">first nest </w:t>
      </w:r>
      <w:r w:rsidR="00566330">
        <w:rPr>
          <w:lang w:val="en-GB"/>
        </w:rPr>
        <w:t xml:space="preserve">lay date followed the same logic as the above </w:t>
      </w:r>
      <w:r w:rsidR="0039494F">
        <w:rPr>
          <w:lang w:val="en-GB"/>
        </w:rPr>
        <w:t>egg</w:t>
      </w:r>
      <w:r w:rsidR="00566330">
        <w:rPr>
          <w:lang w:val="en-GB"/>
        </w:rPr>
        <w:t xml:space="preserve"> </w:t>
      </w:r>
      <w:r w:rsidR="00566330" w:rsidRPr="0031797F">
        <w:rPr>
          <w:lang w:val="en-GB"/>
        </w:rPr>
        <w:t xml:space="preserve">model, with </w:t>
      </w:r>
      <w:r w:rsidR="003150BA" w:rsidRPr="0031797F">
        <w:rPr>
          <w:lang w:val="en-GB"/>
        </w:rPr>
        <w:t xml:space="preserve">a </w:t>
      </w:r>
      <w:r w:rsidR="00566330" w:rsidRPr="0031797F">
        <w:rPr>
          <w:lang w:val="en-GB"/>
        </w:rPr>
        <w:t>univariate mixed-effect structure that included age</w:t>
      </w:r>
      <w:r w:rsidR="0039494F" w:rsidRPr="0031797F">
        <w:rPr>
          <w:lang w:val="en-GB"/>
        </w:rPr>
        <w:t>-deviance</w:t>
      </w:r>
      <w:r w:rsidR="00566330" w:rsidRPr="0031797F">
        <w:rPr>
          <w:lang w:val="en-GB"/>
        </w:rPr>
        <w:t>, age</w:t>
      </w:r>
      <w:r w:rsidR="0039494F" w:rsidRPr="0031797F">
        <w:rPr>
          <w:lang w:val="en-GB"/>
        </w:rPr>
        <w:t>-deviance</w:t>
      </w:r>
      <w:r w:rsidR="008C7497" w:rsidRPr="0031797F">
        <w:rPr>
          <w:lang w:val="en-GB"/>
        </w:rPr>
        <w:t>-</w:t>
      </w:r>
      <w:r w:rsidR="00566330" w:rsidRPr="0031797F">
        <w:rPr>
          <w:lang w:val="en-GB"/>
        </w:rPr>
        <w:t>squared, first observed age, last observed age</w:t>
      </w:r>
      <w:r w:rsidR="00AC222A" w:rsidRPr="0031797F">
        <w:rPr>
          <w:lang w:val="en-GB"/>
        </w:rPr>
        <w:t xml:space="preserve">, and average tarsus length </w:t>
      </w:r>
      <w:r w:rsidR="00566330" w:rsidRPr="0031797F">
        <w:rPr>
          <w:lang w:val="en-GB"/>
        </w:rPr>
        <w:t>as fixed covariates, and individual and year as random intercepts.</w:t>
      </w:r>
      <w:r w:rsidR="00566330">
        <w:rPr>
          <w:lang w:val="en-GB"/>
        </w:rPr>
        <w:t xml:space="preserve"> </w:t>
      </w:r>
      <w:r w:rsidR="0039494F">
        <w:rPr>
          <w:lang w:val="en-GB"/>
        </w:rPr>
        <w:t xml:space="preserve">Furthermore, recruitment status was also fitted as a two-level fixed effect describing if a </w:t>
      </w:r>
      <w:r w:rsidR="002458DE">
        <w:rPr>
          <w:lang w:val="en-GB"/>
        </w:rPr>
        <w:t xml:space="preserve">breeding </w:t>
      </w:r>
      <w:r w:rsidR="0039494F">
        <w:rPr>
          <w:lang w:val="en-GB"/>
        </w:rPr>
        <w:t xml:space="preserve">female </w:t>
      </w:r>
      <w:r w:rsidR="002458DE">
        <w:rPr>
          <w:lang w:val="en-GB"/>
        </w:rPr>
        <w:t xml:space="preserve">hatched locally (“local recruit”) or was first encountered as an adult (“immigrant”).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0493213E"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sidRPr="00695D16">
        <w:rPr>
          <w:highlight w:val="yellow"/>
          <w:lang w:val="en-GB"/>
        </w:rPr>
        <w:t xml:space="preserve">For the “Egg Model” and “Date Model” we </w:t>
      </w:r>
      <w:r w:rsidR="00902B80" w:rsidRPr="00695D16">
        <w:rPr>
          <w:highlight w:val="yellow"/>
          <w:lang w:val="en-GB"/>
        </w:rPr>
        <w:t xml:space="preserve">ran an additional simulation that </w:t>
      </w:r>
      <w:r w:rsidR="00E02284" w:rsidRPr="00695D16">
        <w:rPr>
          <w:highlight w:val="yellow"/>
          <w:lang w:val="en-GB"/>
        </w:rPr>
        <w:t xml:space="preserve">acknowledged uncertainty in the </w:t>
      </w:r>
      <w:proofErr w:type="spellStart"/>
      <w:r w:rsidR="00E02284" w:rsidRPr="00695D16">
        <w:rPr>
          <w:highlight w:val="yellow"/>
          <w:lang w:val="en-GB"/>
        </w:rPr>
        <w:t>BaSTA</w:t>
      </w:r>
      <w:proofErr w:type="spellEnd"/>
      <w:r w:rsidR="00E02284" w:rsidRPr="00695D16">
        <w:rPr>
          <w:highlight w:val="yellow"/>
          <w:lang w:val="en-GB"/>
        </w:rPr>
        <w:t xml:space="preserve"> age estimate</w:t>
      </w:r>
      <w:r w:rsidR="00584A1F" w:rsidRPr="00695D16">
        <w:rPr>
          <w:highlight w:val="yellow"/>
          <w:lang w:val="en-GB"/>
        </w:rPr>
        <w:t xml:space="preserve"> of a given individual</w:t>
      </w:r>
      <w:r w:rsidR="00902B80" w:rsidRPr="00695D16">
        <w:rPr>
          <w:highlight w:val="yellow"/>
          <w:lang w:val="en-GB"/>
        </w:rPr>
        <w:t xml:space="preserve">: we </w:t>
      </w:r>
      <w:r w:rsidR="00E02284" w:rsidRPr="00695D16">
        <w:rPr>
          <w:highlight w:val="yellow"/>
          <w:lang w:val="en-GB"/>
        </w:rPr>
        <w:t>bootstrap</w:t>
      </w:r>
      <w:r w:rsidR="00902B80" w:rsidRPr="00695D16">
        <w:rPr>
          <w:highlight w:val="yellow"/>
          <w:lang w:val="en-GB"/>
        </w:rPr>
        <w:t>ped</w:t>
      </w:r>
      <w:r w:rsidR="00E02284" w:rsidRPr="00695D16">
        <w:rPr>
          <w:highlight w:val="yellow"/>
          <w:lang w:val="en-GB"/>
        </w:rPr>
        <w:t xml:space="preserve"> each model</w:t>
      </w:r>
      <w:r w:rsidR="00902B80" w:rsidRPr="00695D16">
        <w:rPr>
          <w:highlight w:val="yellow"/>
          <w:lang w:val="en-GB"/>
        </w:rPr>
        <w:t xml:space="preserve"> 1000 times</w:t>
      </w:r>
      <w:r w:rsidR="00E02284" w:rsidRPr="00695D16">
        <w:rPr>
          <w:highlight w:val="yellow"/>
          <w:lang w:val="en-GB"/>
        </w:rPr>
        <w:t xml:space="preserve">, </w:t>
      </w:r>
      <w:r w:rsidR="00902B80" w:rsidRPr="00695D16">
        <w:rPr>
          <w:highlight w:val="yellow"/>
          <w:lang w:val="en-GB"/>
        </w:rPr>
        <w:t>with</w:t>
      </w:r>
      <w:r w:rsidR="00E02284" w:rsidRPr="00695D16">
        <w:rPr>
          <w:highlight w:val="yellow"/>
          <w:lang w:val="en-GB"/>
        </w:rPr>
        <w:t xml:space="preserve"> every iteration randomly dr</w:t>
      </w:r>
      <w:r w:rsidR="00902B80" w:rsidRPr="00695D16">
        <w:rPr>
          <w:highlight w:val="yellow"/>
          <w:lang w:val="en-GB"/>
        </w:rPr>
        <w:t>awing</w:t>
      </w:r>
      <w:r w:rsidR="00E02284" w:rsidRPr="00695D16">
        <w:rPr>
          <w:highlight w:val="yellow"/>
          <w:lang w:val="en-GB"/>
        </w:rPr>
        <w:t xml:space="preserve"> an age estimate for an individual from their posterior distribution</w:t>
      </w:r>
      <w:r w:rsidR="00902B80" w:rsidRPr="00695D16">
        <w:rPr>
          <w:highlight w:val="yellow"/>
          <w:lang w:val="en-GB"/>
        </w:rPr>
        <w:t xml:space="preserve"> provided by </w:t>
      </w:r>
      <w:proofErr w:type="spellStart"/>
      <w:r w:rsidR="00902B80" w:rsidRPr="00695D16">
        <w:rPr>
          <w:highlight w:val="yellow"/>
          <w:lang w:val="en-GB"/>
        </w:rPr>
        <w:t>BaSTA</w:t>
      </w:r>
      <w:proofErr w:type="spellEnd"/>
      <w:r w:rsidR="00902B80" w:rsidRPr="00695D16">
        <w:rPr>
          <w:highlight w:val="yellow"/>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w:t>
      </w:r>
      <w:r w:rsidR="006A54B3" w:rsidRPr="006830BC">
        <w:rPr>
          <w:lang w:val="en-GB"/>
        </w:rPr>
        <w:lastRenderedPageBreak/>
        <w:t>– 1’</w:t>
      </w:r>
      <w:r w:rsidR="006A54B3">
        <w:rPr>
          <w:lang w:val="en-GB"/>
        </w:rPr>
        <w:t xml:space="preserve"> – otherwise it would represent reproduction as age 0, which is an empirically meaningless estimate</w:t>
      </w:r>
      <w:r w:rsidR="006A54B3" w:rsidRPr="006830BC">
        <w:rPr>
          <w:lang w:val="en-GB"/>
        </w:rPr>
        <w:t>.</w:t>
      </w:r>
      <w:r w:rsidR="00E60772" w:rsidRPr="00E60772">
        <w:rPr>
          <w:lang w:val="en-GB"/>
        </w:rPr>
        <w:t xml:space="preserve"> </w:t>
      </w:r>
      <w:r w:rsidR="00E60772">
        <w:rPr>
          <w:lang w:val="en-GB"/>
        </w:rPr>
        <w:t xml:space="preserve">Despite the recommendation of </w:t>
      </w:r>
      <w:r w:rsidR="00E60772">
        <w:rPr>
          <w:rFonts w:ascii="Calibri" w:hAnsi="Calibri" w:cs="Calibri"/>
        </w:rPr>
        <w:t>{Schielzeth:2009da} to allow individuals to differ in the slopes of their responses</w:t>
      </w:r>
      <w:r w:rsidR="00E60772">
        <w:rPr>
          <w:lang w:val="en-GB"/>
        </w:rPr>
        <w:t>, a random slope form of the model (i.</w:t>
      </w:r>
      <w:r w:rsidR="00E60772" w:rsidRPr="0031797F">
        <w:rPr>
          <w:lang w:val="en-GB"/>
        </w:rPr>
        <w:t>e., incorporate a quadratic function of age</w:t>
      </w:r>
      <w:r w:rsidR="0031797F">
        <w:rPr>
          <w:lang w:val="en-GB"/>
        </w:rPr>
        <w:t>-deviance</w:t>
      </w:r>
      <w:r w:rsidR="00E60772" w:rsidRPr="0031797F">
        <w:rPr>
          <w:lang w:val="en-GB"/>
        </w:rPr>
        <w:t xml:space="preserve"> as a random slope within</w:t>
      </w:r>
      <w:r w:rsidR="00E60772">
        <w:rPr>
          <w:lang w:val="en-GB"/>
        </w:rPr>
        <w:t xml:space="preserve"> individuals) failed to converge due to limitations of individual-based repeated measures</w:t>
      </w:r>
      <w:r w:rsidR="00E60772">
        <w:rPr>
          <w:lang w:val="en-GB"/>
        </w:rPr>
        <w:t xml:space="preserve"> – as such we present random intercept models.</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3B4A2199"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D919E9">
        <w:rPr>
          <w:lang w:val="en-GB"/>
        </w:rPr>
        <w:t>s</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60B9691E"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w:t>
      </w:r>
      <w:r w:rsidR="009C23CD">
        <w:rPr>
          <w:lang w:val="en-GB"/>
        </w:rPr>
        <w:lastRenderedPageBreak/>
        <w:t>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2D7E06D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lastRenderedPageBreak/>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w:t>
      </w:r>
      <w:r>
        <w:rPr>
          <w:lang w:val="en-GB"/>
        </w:rPr>
        <w:lastRenderedPageBreak/>
        <w:t xml:space="preserve">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w:t>
      </w:r>
      <w:r w:rsidR="00812715">
        <w:lastRenderedPageBreak/>
        <w:t xml:space="preserve">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15F41CF9" w14:textId="475FB3F8" w:rsidR="00D44528" w:rsidRDefault="00D44528" w:rsidP="007769F1">
      <w:pPr>
        <w:pBdr>
          <w:bottom w:val="single" w:sz="6" w:space="1" w:color="auto"/>
        </w:pBdr>
      </w:pPr>
      <w:r>
        <w:t xml:space="preserve"> </w:t>
      </w:r>
    </w:p>
    <w:p w14:paraId="12E07621" w14:textId="48208DBB" w:rsidR="00D44528" w:rsidRDefault="00D44528" w:rsidP="007769F1">
      <w:r w:rsidRPr="003F1FF2">
        <w:rPr>
          <w:lang w:val="en-GB"/>
        </w:rPr>
        <w:t xml:space="preserve">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w:t>
      </w:r>
    </w:p>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lastRenderedPageBreak/>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lastRenderedPageBreak/>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A4EF52" w14:textId="77777777" w:rsidR="00252F8C" w:rsidRDefault="00252F8C"/>
    <w:p w14:paraId="0826AA4A" w14:textId="77777777" w:rsidR="00252F8C" w:rsidRDefault="00252F8C"/>
    <w:p w14:paraId="40CC8BC9" w14:textId="77777777" w:rsidR="00252F8C" w:rsidRDefault="00252F8C"/>
    <w:p w14:paraId="73D4B8F4" w14:textId="77777777" w:rsidR="00252F8C" w:rsidRDefault="00252F8C"/>
    <w:p w14:paraId="1982BC27" w14:textId="77777777" w:rsidR="00252F8C" w:rsidRDefault="00252F8C"/>
    <w:p w14:paraId="02BBFDB2" w14:textId="77777777" w:rsidR="00252F8C" w:rsidRDefault="00252F8C"/>
    <w:p w14:paraId="1D54A2C1" w14:textId="44221CA2" w:rsidR="004F61D4" w:rsidRDefault="004F61D4"/>
    <w:p w14:paraId="371D5D70" w14:textId="7EE7F1EA" w:rsidR="004D6F5F" w:rsidRDefault="004D6F5F">
      <w:r>
        <w:rPr>
          <w:noProof/>
        </w:rPr>
        <w:lastRenderedPageBreak/>
        <w:drawing>
          <wp:inline distT="0" distB="0" distL="0" distR="0" wp14:anchorId="2338A136" wp14:editId="272F74E3">
            <wp:extent cx="5943600" cy="25183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
                      <a:extLst>
                        <a:ext uri="{28A0092B-C50C-407E-A947-70E740481C1C}">
                          <a14:useLocalDpi xmlns:a14="http://schemas.microsoft.com/office/drawing/2010/main" val="0"/>
                        </a:ext>
                      </a:extLst>
                    </a:blip>
                    <a:stretch>
                      <a:fillRect/>
                    </a:stretch>
                  </pic:blipFill>
                  <pic:spPr>
                    <a:xfrm>
                      <a:off x="0" y="0"/>
                      <a:ext cx="5943600" cy="2518302"/>
                    </a:xfrm>
                    <a:prstGeom prst="rect">
                      <a:avLst/>
                    </a:prstGeom>
                  </pic:spPr>
                </pic:pic>
              </a:graphicData>
            </a:graphic>
          </wp:inline>
        </w:drawing>
      </w:r>
      <w:r>
        <w:br w:type="page"/>
      </w:r>
    </w:p>
    <w:p w14:paraId="6B7CA3CD" w14:textId="18D82558" w:rsidR="004D6F5F" w:rsidRDefault="004D6F5F">
      <w:r>
        <w:rPr>
          <w:noProof/>
        </w:rPr>
        <w:lastRenderedPageBreak/>
        <w:drawing>
          <wp:anchor distT="0" distB="0" distL="114300" distR="114300" simplePos="0" relativeHeight="251669504" behindDoc="0" locked="0" layoutInCell="1" allowOverlap="1" wp14:anchorId="4EF3A25A" wp14:editId="33C14746">
            <wp:simplePos x="0" y="0"/>
            <wp:positionH relativeFrom="margin">
              <wp:align>center</wp:align>
            </wp:positionH>
            <wp:positionV relativeFrom="margin">
              <wp:align>top</wp:align>
            </wp:positionV>
            <wp:extent cx="4143600" cy="6445932"/>
            <wp:effectExtent l="0" t="0" r="0" b="5715"/>
            <wp:wrapSquare wrapText="bothSides"/>
            <wp:docPr id="12" name="Picture 12" descr="Chart, lin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3600" cy="6445932"/>
                    </a:xfrm>
                    <a:prstGeom prst="rect">
                      <a:avLst/>
                    </a:prstGeom>
                  </pic:spPr>
                </pic:pic>
              </a:graphicData>
            </a:graphic>
          </wp:anchor>
        </w:drawing>
      </w:r>
      <w:r>
        <w:br w:type="page"/>
      </w:r>
    </w:p>
    <w:p w14:paraId="486A3AE9" w14:textId="238AD4F7" w:rsidR="00A94D34" w:rsidRDefault="00A94D34">
      <w:r>
        <w:rPr>
          <w:noProof/>
        </w:rPr>
        <w:lastRenderedPageBreak/>
        <w:drawing>
          <wp:anchor distT="0" distB="0" distL="114300" distR="114300" simplePos="0" relativeHeight="251670528" behindDoc="0" locked="0" layoutInCell="1" allowOverlap="1" wp14:anchorId="2018C852" wp14:editId="318FD789">
            <wp:simplePos x="0" y="0"/>
            <wp:positionH relativeFrom="margin">
              <wp:align>center</wp:align>
            </wp:positionH>
            <wp:positionV relativeFrom="margin">
              <wp:align>top</wp:align>
            </wp:positionV>
            <wp:extent cx="4140000" cy="4600000"/>
            <wp:effectExtent l="0" t="0" r="635" b="0"/>
            <wp:wrapSquare wrapText="bothSides"/>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4600000"/>
                    </a:xfrm>
                    <a:prstGeom prst="rect">
                      <a:avLst/>
                    </a:prstGeom>
                  </pic:spPr>
                </pic:pic>
              </a:graphicData>
            </a:graphic>
          </wp:anchor>
        </w:drawing>
      </w:r>
      <w:r>
        <w:br w:type="page"/>
      </w:r>
    </w:p>
    <w:p w14:paraId="0E5EB6E1" w14:textId="7B4D0F04" w:rsidR="008216B4" w:rsidRDefault="008216B4">
      <w:r>
        <w:rPr>
          <w:noProof/>
        </w:rPr>
        <w:lastRenderedPageBreak/>
        <w:drawing>
          <wp:anchor distT="0" distB="0" distL="114300" distR="114300" simplePos="0" relativeHeight="251672576" behindDoc="0" locked="0" layoutInCell="1" allowOverlap="1" wp14:anchorId="5C86608D" wp14:editId="3E87F047">
            <wp:simplePos x="0" y="0"/>
            <wp:positionH relativeFrom="margin">
              <wp:align>center</wp:align>
            </wp:positionH>
            <wp:positionV relativeFrom="margin">
              <wp:align>top</wp:align>
            </wp:positionV>
            <wp:extent cx="4937760" cy="8229600"/>
            <wp:effectExtent l="0" t="0" r="2540" b="0"/>
            <wp:wrapSquare wrapText="bothSides"/>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t xml:space="preserve"> </w:t>
      </w:r>
      <w:r>
        <w:br w:type="page"/>
      </w:r>
    </w:p>
    <w:p w14:paraId="1BD7B26A" w14:textId="6BB15D8C"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554DB98C">
            <wp:simplePos x="0" y="0"/>
            <wp:positionH relativeFrom="margin">
              <wp:align>center</wp:align>
            </wp:positionH>
            <wp:positionV relativeFrom="margin">
              <wp:align>top</wp:align>
            </wp:positionV>
            <wp:extent cx="4139565" cy="8048625"/>
            <wp:effectExtent l="0" t="0" r="63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0000" cy="8048636"/>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0F775570" w:rsidR="00351AF2" w:rsidRDefault="00351AF2">
      <w:pPr>
        <w:rPr>
          <w:rFonts w:asciiTheme="majorHAnsi" w:eastAsiaTheme="majorEastAsia" w:hAnsiTheme="majorHAnsi" w:cstheme="majorBidi"/>
          <w:color w:val="2F5496" w:themeColor="accent1" w:themeShade="BF"/>
          <w:sz w:val="26"/>
          <w:szCs w:val="26"/>
        </w:rPr>
      </w:pPr>
    </w:p>
    <w:p w14:paraId="0E5144BB" w14:textId="701568ED" w:rsidR="00A67905" w:rsidRDefault="00FE0E0D">
      <w:r>
        <w:rPr>
          <w:rFonts w:asciiTheme="majorHAnsi" w:eastAsiaTheme="majorEastAsia" w:hAnsiTheme="majorHAnsi" w:cstheme="majorBidi"/>
          <w:noProof/>
          <w:color w:val="2F5496" w:themeColor="accent1" w:themeShade="BF"/>
          <w:sz w:val="26"/>
          <w:szCs w:val="26"/>
        </w:rPr>
        <w:drawing>
          <wp:anchor distT="0" distB="0" distL="114300" distR="114300" simplePos="0" relativeHeight="251656189" behindDoc="0" locked="0" layoutInCell="1" allowOverlap="1" wp14:anchorId="3F54D65B" wp14:editId="49E06C10">
            <wp:simplePos x="0" y="0"/>
            <wp:positionH relativeFrom="margin">
              <wp:posOffset>-292100</wp:posOffset>
            </wp:positionH>
            <wp:positionV relativeFrom="margin">
              <wp:posOffset>1167130</wp:posOffset>
            </wp:positionV>
            <wp:extent cx="6718935" cy="3919220"/>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18935" cy="3919220"/>
                    </a:xfrm>
                    <a:prstGeom prst="rect">
                      <a:avLst/>
                    </a:prstGeom>
                  </pic:spPr>
                </pic:pic>
              </a:graphicData>
            </a:graphic>
            <wp14:sizeRelH relativeFrom="margin">
              <wp14:pctWidth>0</wp14:pctWidth>
            </wp14:sizeRelH>
            <wp14:sizeRelV relativeFrom="margin">
              <wp14:pctHeight>0</wp14:pctHeight>
            </wp14:sizeRelV>
          </wp:anchor>
        </w:drawing>
      </w:r>
      <w:r w:rsidR="00A67905">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76920E1A">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7B389952">
            <wp:simplePos x="0" y="0"/>
            <wp:positionH relativeFrom="margin">
              <wp:align>center</wp:align>
            </wp:positionH>
            <wp:positionV relativeFrom="margin">
              <wp:align>top</wp:align>
            </wp:positionV>
            <wp:extent cx="4143375" cy="74580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3600" cy="745848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780F9935">
            <wp:simplePos x="0" y="0"/>
            <wp:positionH relativeFrom="margin">
              <wp:posOffset>894715</wp:posOffset>
            </wp:positionH>
            <wp:positionV relativeFrom="margin">
              <wp:posOffset>30099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35AE75D2">
            <wp:simplePos x="0" y="0"/>
            <wp:positionH relativeFrom="margin">
              <wp:posOffset>894715</wp:posOffset>
            </wp:positionH>
            <wp:positionV relativeFrom="margin">
              <wp:posOffset>135890</wp:posOffset>
            </wp:positionV>
            <wp:extent cx="4139565" cy="7451725"/>
            <wp:effectExtent l="0" t="0" r="63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5E6CB627">
            <wp:simplePos x="0" y="0"/>
            <wp:positionH relativeFrom="margin">
              <wp:posOffset>-635</wp:posOffset>
            </wp:positionH>
            <wp:positionV relativeFrom="margin">
              <wp:posOffset>106680</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21420AB0">
            <wp:simplePos x="0" y="0"/>
            <wp:positionH relativeFrom="margin">
              <wp:posOffset>164465</wp:posOffset>
            </wp:positionH>
            <wp:positionV relativeFrom="margin">
              <wp:posOffset>-635</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29883CB2" w14:textId="77777777" w:rsidR="007A5CF3" w:rsidRDefault="007A5CF3" w:rsidP="007769F1"/>
    <w:p w14:paraId="48D7053A" w14:textId="77777777" w:rsidR="007A5CF3" w:rsidRDefault="007A5CF3" w:rsidP="007769F1"/>
    <w:p w14:paraId="50057FAD" w14:textId="77777777" w:rsidR="007A5CF3" w:rsidRDefault="007A5CF3" w:rsidP="007769F1"/>
    <w:p w14:paraId="5F8C4166" w14:textId="5646AD32" w:rsidR="007A5CF3" w:rsidRDefault="007A5CF3">
      <w:r>
        <w:rPr>
          <w:noProof/>
        </w:rPr>
        <w:drawing>
          <wp:anchor distT="0" distB="0" distL="114300" distR="114300" simplePos="0" relativeHeight="251667456" behindDoc="0" locked="0" layoutInCell="1" allowOverlap="1" wp14:anchorId="46C6BDA7" wp14:editId="706F41DC">
            <wp:simplePos x="0" y="0"/>
            <wp:positionH relativeFrom="margin">
              <wp:align>center</wp:align>
            </wp:positionH>
            <wp:positionV relativeFrom="margin">
              <wp:align>top</wp:align>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00BDDF0A" w14:textId="7CC415A0" w:rsidR="006B3924" w:rsidRDefault="00ED3B47" w:rsidP="007769F1">
      <w:r>
        <w:rPr>
          <w:noProof/>
        </w:rPr>
        <w:lastRenderedPageBreak/>
        <w:drawing>
          <wp:inline distT="0" distB="0" distL="0" distR="0" wp14:anchorId="097E865A" wp14:editId="5F831B56">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6E00BD" w14:textId="77777777" w:rsidR="009367DC" w:rsidRDefault="009367DC" w:rsidP="00E62D99">
      <w:r>
        <w:separator/>
      </w:r>
    </w:p>
  </w:endnote>
  <w:endnote w:type="continuationSeparator" w:id="0">
    <w:p w14:paraId="28FAD0AA" w14:textId="77777777" w:rsidR="009367DC" w:rsidRDefault="009367DC"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E9045D" w14:textId="77777777" w:rsidR="009367DC" w:rsidRDefault="009367DC" w:rsidP="00E62D99">
      <w:r>
        <w:separator/>
      </w:r>
    </w:p>
  </w:footnote>
  <w:footnote w:type="continuationSeparator" w:id="0">
    <w:p w14:paraId="0DAC5427" w14:textId="77777777" w:rsidR="009367DC" w:rsidRDefault="009367DC"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40387"/>
    <w:rsid w:val="002458DE"/>
    <w:rsid w:val="00247EE9"/>
    <w:rsid w:val="00252F8C"/>
    <w:rsid w:val="00253832"/>
    <w:rsid w:val="002600AB"/>
    <w:rsid w:val="0026030B"/>
    <w:rsid w:val="00263B26"/>
    <w:rsid w:val="00267F18"/>
    <w:rsid w:val="002727E7"/>
    <w:rsid w:val="00292808"/>
    <w:rsid w:val="002A1C71"/>
    <w:rsid w:val="002B3C04"/>
    <w:rsid w:val="002E345F"/>
    <w:rsid w:val="002F4866"/>
    <w:rsid w:val="00307766"/>
    <w:rsid w:val="00310801"/>
    <w:rsid w:val="00312641"/>
    <w:rsid w:val="00312BC2"/>
    <w:rsid w:val="00312C2D"/>
    <w:rsid w:val="003150BA"/>
    <w:rsid w:val="0031797F"/>
    <w:rsid w:val="0032753D"/>
    <w:rsid w:val="003330E2"/>
    <w:rsid w:val="00333CC6"/>
    <w:rsid w:val="00351AF2"/>
    <w:rsid w:val="00383185"/>
    <w:rsid w:val="00384C88"/>
    <w:rsid w:val="0039494F"/>
    <w:rsid w:val="003E6F95"/>
    <w:rsid w:val="003E71CF"/>
    <w:rsid w:val="003F1368"/>
    <w:rsid w:val="003F1FF2"/>
    <w:rsid w:val="003F4612"/>
    <w:rsid w:val="00401823"/>
    <w:rsid w:val="004113A0"/>
    <w:rsid w:val="00411750"/>
    <w:rsid w:val="00427514"/>
    <w:rsid w:val="00445F65"/>
    <w:rsid w:val="0045217F"/>
    <w:rsid w:val="004565E1"/>
    <w:rsid w:val="004910E7"/>
    <w:rsid w:val="00495FFC"/>
    <w:rsid w:val="004C67A7"/>
    <w:rsid w:val="004D6F5F"/>
    <w:rsid w:val="004F61D4"/>
    <w:rsid w:val="00503408"/>
    <w:rsid w:val="0052115E"/>
    <w:rsid w:val="00527EF8"/>
    <w:rsid w:val="00542BEA"/>
    <w:rsid w:val="0055650A"/>
    <w:rsid w:val="00563689"/>
    <w:rsid w:val="00566330"/>
    <w:rsid w:val="005702FA"/>
    <w:rsid w:val="005753D4"/>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1453"/>
    <w:rsid w:val="006363DA"/>
    <w:rsid w:val="00652614"/>
    <w:rsid w:val="0066049A"/>
    <w:rsid w:val="00695D16"/>
    <w:rsid w:val="006A54B3"/>
    <w:rsid w:val="006B3924"/>
    <w:rsid w:val="006B3C55"/>
    <w:rsid w:val="006C095A"/>
    <w:rsid w:val="006C0DDF"/>
    <w:rsid w:val="006E4CA3"/>
    <w:rsid w:val="00713568"/>
    <w:rsid w:val="007257AB"/>
    <w:rsid w:val="0073405E"/>
    <w:rsid w:val="007420D4"/>
    <w:rsid w:val="00745246"/>
    <w:rsid w:val="007460DA"/>
    <w:rsid w:val="00757752"/>
    <w:rsid w:val="007646C9"/>
    <w:rsid w:val="007769F1"/>
    <w:rsid w:val="00781B64"/>
    <w:rsid w:val="00784445"/>
    <w:rsid w:val="00785D39"/>
    <w:rsid w:val="007918AF"/>
    <w:rsid w:val="00797BAA"/>
    <w:rsid w:val="007A1671"/>
    <w:rsid w:val="007A3914"/>
    <w:rsid w:val="007A5CF3"/>
    <w:rsid w:val="007A6DAE"/>
    <w:rsid w:val="007C669D"/>
    <w:rsid w:val="007C762D"/>
    <w:rsid w:val="007F4AC5"/>
    <w:rsid w:val="00812715"/>
    <w:rsid w:val="00814E5D"/>
    <w:rsid w:val="008216B4"/>
    <w:rsid w:val="00884E01"/>
    <w:rsid w:val="0089574A"/>
    <w:rsid w:val="008C7497"/>
    <w:rsid w:val="008D7F66"/>
    <w:rsid w:val="008E45A4"/>
    <w:rsid w:val="008F67FC"/>
    <w:rsid w:val="008F7BC6"/>
    <w:rsid w:val="00902B80"/>
    <w:rsid w:val="00926756"/>
    <w:rsid w:val="00930A07"/>
    <w:rsid w:val="00935FF0"/>
    <w:rsid w:val="009367DC"/>
    <w:rsid w:val="00940DA9"/>
    <w:rsid w:val="00956C8C"/>
    <w:rsid w:val="0097710E"/>
    <w:rsid w:val="00996854"/>
    <w:rsid w:val="009B68DE"/>
    <w:rsid w:val="009C09F3"/>
    <w:rsid w:val="009C23CD"/>
    <w:rsid w:val="009C2AA4"/>
    <w:rsid w:val="009D6620"/>
    <w:rsid w:val="009E25DF"/>
    <w:rsid w:val="009F53A7"/>
    <w:rsid w:val="00A50A9D"/>
    <w:rsid w:val="00A55351"/>
    <w:rsid w:val="00A637A7"/>
    <w:rsid w:val="00A67905"/>
    <w:rsid w:val="00A8123F"/>
    <w:rsid w:val="00A94D34"/>
    <w:rsid w:val="00AA06A3"/>
    <w:rsid w:val="00AC0FEB"/>
    <w:rsid w:val="00AC222A"/>
    <w:rsid w:val="00B012BC"/>
    <w:rsid w:val="00B22360"/>
    <w:rsid w:val="00B360C9"/>
    <w:rsid w:val="00B45810"/>
    <w:rsid w:val="00B60A00"/>
    <w:rsid w:val="00BB4346"/>
    <w:rsid w:val="00BC7D04"/>
    <w:rsid w:val="00BE3DB6"/>
    <w:rsid w:val="00BF4A81"/>
    <w:rsid w:val="00BF73DE"/>
    <w:rsid w:val="00C31C39"/>
    <w:rsid w:val="00C51779"/>
    <w:rsid w:val="00C54220"/>
    <w:rsid w:val="00C76374"/>
    <w:rsid w:val="00C83506"/>
    <w:rsid w:val="00C84BD1"/>
    <w:rsid w:val="00C9462A"/>
    <w:rsid w:val="00CA1E36"/>
    <w:rsid w:val="00CA5A9D"/>
    <w:rsid w:val="00CA7B00"/>
    <w:rsid w:val="00CA7F47"/>
    <w:rsid w:val="00CB7D0F"/>
    <w:rsid w:val="00CE333D"/>
    <w:rsid w:val="00CE6929"/>
    <w:rsid w:val="00CF1ADC"/>
    <w:rsid w:val="00CF1C26"/>
    <w:rsid w:val="00D02E7B"/>
    <w:rsid w:val="00D0546D"/>
    <w:rsid w:val="00D267BC"/>
    <w:rsid w:val="00D272BD"/>
    <w:rsid w:val="00D32A34"/>
    <w:rsid w:val="00D44528"/>
    <w:rsid w:val="00D67DE9"/>
    <w:rsid w:val="00D722F8"/>
    <w:rsid w:val="00D74F3C"/>
    <w:rsid w:val="00D84B70"/>
    <w:rsid w:val="00D919E9"/>
    <w:rsid w:val="00D97962"/>
    <w:rsid w:val="00DA7A04"/>
    <w:rsid w:val="00DC3640"/>
    <w:rsid w:val="00DC61D9"/>
    <w:rsid w:val="00DC6747"/>
    <w:rsid w:val="00DD54E6"/>
    <w:rsid w:val="00DD7EDA"/>
    <w:rsid w:val="00E01E56"/>
    <w:rsid w:val="00E02284"/>
    <w:rsid w:val="00E05232"/>
    <w:rsid w:val="00E10E1D"/>
    <w:rsid w:val="00E12FF0"/>
    <w:rsid w:val="00E149AB"/>
    <w:rsid w:val="00E20E0F"/>
    <w:rsid w:val="00E45FB2"/>
    <w:rsid w:val="00E53F2E"/>
    <w:rsid w:val="00E56AEB"/>
    <w:rsid w:val="00E60772"/>
    <w:rsid w:val="00E62D99"/>
    <w:rsid w:val="00E6462E"/>
    <w:rsid w:val="00E722D4"/>
    <w:rsid w:val="00E80C36"/>
    <w:rsid w:val="00E94734"/>
    <w:rsid w:val="00EB0D65"/>
    <w:rsid w:val="00ED3B47"/>
    <w:rsid w:val="00EE0218"/>
    <w:rsid w:val="00EE1818"/>
    <w:rsid w:val="00F01EC1"/>
    <w:rsid w:val="00F065A8"/>
    <w:rsid w:val="00F53304"/>
    <w:rsid w:val="00F610D2"/>
    <w:rsid w:val="00F62A0B"/>
    <w:rsid w:val="00F6376C"/>
    <w:rsid w:val="00F72F5E"/>
    <w:rsid w:val="00F80CB0"/>
    <w:rsid w:val="00F8190B"/>
    <w:rsid w:val="00F851B6"/>
    <w:rsid w:val="00FE0D35"/>
    <w:rsid w:val="00FE0E0D"/>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80</TotalTime>
  <Pages>28</Pages>
  <Words>47139</Words>
  <Characters>268693</Characters>
  <Application>Microsoft Office Word</Application>
  <DocSecurity>0</DocSecurity>
  <Lines>2239</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09</cp:revision>
  <dcterms:created xsi:type="dcterms:W3CDTF">2021-04-21T13:22:00Z</dcterms:created>
  <dcterms:modified xsi:type="dcterms:W3CDTF">2021-05-0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1" publications="11"/&gt;&lt;/info&gt;PAPERS2_INFO_END</vt:lpwstr>
  </property>
</Properties>
</file>